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FFC3B5B"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del w:id="7" w:author="Brown,James T" w:date="2019-03-04T12:07:00Z">
        <w:r w:rsidRPr="00AB6EF8" w:rsidDel="00B337F6">
          <w:rPr>
            <w:color w:val="000000" w:themeColor="text1"/>
          </w:rPr>
          <w:delText>In European corn borer, t</w:delText>
        </w:r>
      </w:del>
      <w:ins w:id="8" w:author="Brown,James T" w:date="2019-03-04T12:08:00Z">
        <w:r w:rsidR="00D313D1">
          <w:rPr>
            <w:color w:val="000000" w:themeColor="text1"/>
          </w:rPr>
          <w:t>D</w:t>
        </w:r>
      </w:ins>
      <w:ins w:id="9" w:author="Brown,James T" w:date="2019-03-04T12:07:00Z">
        <w:r w:rsidR="00B337F6">
          <w:rPr>
            <w:color w:val="000000" w:themeColor="text1"/>
          </w:rPr>
          <w:t xml:space="preserve">iapause length </w:t>
        </w:r>
      </w:ins>
      <w:ins w:id="10" w:author="Brown,James T" w:date="2019-03-04T12:08:00Z">
        <w:r w:rsidR="00D313D1">
          <w:rPr>
            <w:color w:val="000000" w:themeColor="text1"/>
          </w:rPr>
          <w:t xml:space="preserve">for many insects </w:t>
        </w:r>
      </w:ins>
      <w:ins w:id="11" w:author="Brown,James T" w:date="2019-03-04T12:07:00Z">
        <w:r w:rsidR="00B337F6">
          <w:rPr>
            <w:color w:val="000000" w:themeColor="text1"/>
          </w:rPr>
          <w:t xml:space="preserve">is determined </w:t>
        </w:r>
      </w:ins>
      <w:ins w:id="12" w:author="Brown,James T" w:date="2019-03-04T12:08:00Z">
        <w:r w:rsidR="00D313D1">
          <w:rPr>
            <w:color w:val="000000" w:themeColor="text1"/>
          </w:rPr>
          <w:t xml:space="preserve">by a highly heritable diapause genotype. </w:t>
        </w:r>
      </w:ins>
      <w:ins w:id="13" w:author="Brown,James T" w:date="2019-03-04T12:07:00Z">
        <w:r w:rsidR="00B337F6">
          <w:rPr>
            <w:color w:val="000000" w:themeColor="text1"/>
          </w:rPr>
          <w:t>European corn borer</w:t>
        </w:r>
      </w:ins>
      <w:ins w:id="14" w:author="Brown,James T" w:date="2019-03-04T12:09:00Z">
        <w:r w:rsidR="00D313D1">
          <w:rPr>
            <w:color w:val="000000" w:themeColor="text1"/>
          </w:rPr>
          <w:t>s</w:t>
        </w:r>
      </w:ins>
      <w:ins w:id="15" w:author="Brown,James T" w:date="2019-03-04T12:07:00Z">
        <w:r w:rsidR="00B337F6">
          <w:rPr>
            <w:color w:val="000000" w:themeColor="text1"/>
          </w:rPr>
          <w:t xml:space="preserve"> have </w:t>
        </w:r>
      </w:ins>
      <w:del w:id="16" w:author="Brown,James T" w:date="2019-03-04T12:07:00Z">
        <w:r w:rsidRPr="00AB6EF8" w:rsidDel="00B337F6">
          <w:rPr>
            <w:color w:val="000000" w:themeColor="text1"/>
          </w:rPr>
          <w:delText xml:space="preserve">here exists </w:delText>
        </w:r>
      </w:del>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ins w:id="17" w:author="Brown,James T" w:date="2019-03-04T12:20:00Z">
        <w:r w:rsidR="0025134A">
          <w:rPr>
            <w:color w:val="000000" w:themeColor="text1"/>
          </w:rPr>
          <w:t>Coates et al., 2004;</w:t>
        </w:r>
        <w:r w:rsidR="0025134A" w:rsidRPr="00AB6EF8">
          <w:rPr>
            <w:color w:val="000000" w:themeColor="text1"/>
          </w:rPr>
          <w:t xml:space="preserve"> </w:t>
        </w:r>
      </w:ins>
      <w:r w:rsidR="0017795F" w:rsidRPr="00AB6EF8">
        <w:rPr>
          <w:color w:val="000000" w:themeColor="text1"/>
        </w:rPr>
        <w:t xml:space="preserve">Dopman et al, 2004; </w:t>
      </w:r>
      <w:r w:rsidR="00D00400" w:rsidRPr="00AB6EF8">
        <w:rPr>
          <w:color w:val="000000" w:themeColor="text1"/>
        </w:rPr>
        <w:t>Calcagno et al., 2007</w:t>
      </w:r>
      <w:ins w:id="18" w:author="Brown,James T" w:date="2019-03-04T12:20:00Z">
        <w:r w:rsidR="0025134A">
          <w:rPr>
            <w:color w:val="000000" w:themeColor="text1"/>
          </w:rPr>
          <w:t>;</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ins>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w:t>
      </w:r>
      <w:ins w:id="19" w:author="Brown,James T" w:date="2019-03-04T12:21:00Z">
        <w:r w:rsidR="0025134A">
          <w:rPr>
            <w:color w:val="000000" w:themeColor="text1"/>
          </w:rPr>
          <w:t>a</w:t>
        </w:r>
      </w:ins>
      <w:del w:id="20" w:author="Brown,James T" w:date="2019-03-04T12:21:00Z">
        <w:r w:rsidR="00683FE6" w:rsidDel="0025134A">
          <w:rPr>
            <w:color w:val="000000" w:themeColor="text1"/>
          </w:rPr>
          <w:delText>a</w:delText>
        </w:r>
      </w:del>
      <w:r w:rsidR="00683FE6">
        <w:rPr>
          <w:color w:val="000000" w:themeColor="text1"/>
        </w:rPr>
        <w:t xml:space="preserve"> </w:t>
      </w:r>
      <w:del w:id="21" w:author="Brown,James T" w:date="2019-03-04T12:21:00Z">
        <w:r w:rsidR="00683FE6" w:rsidDel="0025134A">
          <w:rPr>
            <w:color w:val="000000" w:themeColor="text1"/>
          </w:rPr>
          <w:delText>shallow</w:delText>
        </w:r>
      </w:del>
      <w:ins w:id="22" w:author="Brown,James T" w:date="2019-03-04T12:21:00Z">
        <w:r w:rsidR="0025134A">
          <w:rPr>
            <w:color w:val="000000" w:themeColor="text1"/>
          </w:rPr>
          <w:t>deep</w:t>
        </w:r>
      </w:ins>
      <w:r w:rsidR="00683FE6">
        <w:rPr>
          <w:color w:val="000000" w:themeColor="text1"/>
        </w:rPr>
        <w:t xml:space="preserve">-diapause and a </w:t>
      </w:r>
      <w:del w:id="23" w:author="Brown,James T" w:date="2019-03-04T12:21:00Z">
        <w:r w:rsidR="00683FE6" w:rsidDel="0025134A">
          <w:rPr>
            <w:color w:val="000000" w:themeColor="text1"/>
          </w:rPr>
          <w:delText>deep</w:delText>
        </w:r>
      </w:del>
      <w:ins w:id="24" w:author="Brown,James T" w:date="2019-03-04T12:21:00Z">
        <w:r w:rsidR="0025134A">
          <w:rPr>
            <w:color w:val="000000" w:themeColor="text1"/>
          </w:rPr>
          <w:t>shallow</w:t>
        </w:r>
      </w:ins>
      <w:r w:rsidR="00683FE6">
        <w:rPr>
          <w:color w:val="000000" w:themeColor="text1"/>
        </w:rPr>
        <w:t xml:space="preserve">-diapause phenotype. </w:t>
      </w:r>
      <w:r w:rsidR="00A471E7">
        <w:rPr>
          <w:color w:val="000000" w:themeColor="text1"/>
        </w:rPr>
        <w:t>D</w:t>
      </w:r>
      <w:r w:rsidR="00A528DB">
        <w:rPr>
          <w:color w:val="000000" w:themeColor="text1"/>
        </w:rPr>
        <w:t xml:space="preserve">iapause </w:t>
      </w:r>
      <w:del w:id="25" w:author="Brown,James T" w:date="2019-03-04T12:21:00Z">
        <w:r w:rsidR="00A528DB" w:rsidDel="0025134A">
          <w:rPr>
            <w:color w:val="000000" w:themeColor="text1"/>
          </w:rPr>
          <w:delText xml:space="preserve">length </w:delText>
        </w:r>
      </w:del>
      <w:ins w:id="26" w:author="Brown,James T" w:date="2019-03-04T12:21:00Z">
        <w:r w:rsidR="0025134A">
          <w:rPr>
            <w:color w:val="000000" w:themeColor="text1"/>
          </w:rPr>
          <w:t>genotype</w:t>
        </w:r>
        <w:r w:rsidR="0025134A">
          <w:rPr>
            <w:color w:val="000000" w:themeColor="text1"/>
          </w:rPr>
          <w:t xml:space="preserve"> </w:t>
        </w:r>
      </w:ins>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lean mass and lipid mass</w:t>
      </w:r>
      <w:r w:rsidR="002822F0">
        <w:rPr>
          <w:color w:val="000000" w:themeColor="text1"/>
        </w:rPr>
        <w:t xml:space="preserve">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0401AADA" w:rsidR="00F702ED" w:rsidRPr="004F09C9" w:rsidRDefault="00476E6F" w:rsidP="00F702ED">
      <w:pPr>
        <w:spacing w:line="480" w:lineRule="auto"/>
        <w:ind w:left="-15" w:right="90" w:firstLine="468"/>
        <w:rPr>
          <w:color w:val="000000" w:themeColor="text1"/>
        </w:rPr>
      </w:pPr>
      <w:r>
        <w:rPr>
          <w:color w:val="000000" w:themeColor="text1"/>
        </w:rPr>
        <w:t>C</w:t>
      </w:r>
      <w:r w:rsidR="009D5255">
        <w:rPr>
          <w:color w:val="000000" w:themeColor="text1"/>
        </w:rPr>
        <w:t xml:space="preserve">haracterizing the </w:t>
      </w:r>
      <w:r>
        <w:rPr>
          <w:color w:val="000000" w:themeColor="text1"/>
        </w:rPr>
        <w:t>effect</w:t>
      </w:r>
      <w:ins w:id="27" w:author="Brown,James T" w:date="2019-03-04T12:23:00Z">
        <w:r w:rsidR="0025134A">
          <w:rPr>
            <w:color w:val="000000" w:themeColor="text1"/>
          </w:rPr>
          <w:t>s</w:t>
        </w:r>
      </w:ins>
      <w:r>
        <w:rPr>
          <w:color w:val="000000" w:themeColor="text1"/>
        </w:rPr>
        <w:t xml:space="preserve"> climate on diapause preparation and diapause length could p</w:t>
      </w:r>
      <w:r w:rsidR="00495008" w:rsidRPr="001A3D3B">
        <w:rPr>
          <w:color w:val="000000" w:themeColor="text1"/>
        </w:rPr>
        <w:t>rovide a possible target for the management of pests that use this life history strategy to survive winter stress</w:t>
      </w:r>
      <w:r>
        <w:rPr>
          <w:color w:val="000000" w:themeColor="text1"/>
        </w:rPr>
        <w:t xml:space="preserve">. </w:t>
      </w:r>
      <w:r w:rsidR="003D7E52">
        <w:rPr>
          <w:color w:val="000000" w:themeColor="text1"/>
        </w:rPr>
        <w:t xml:space="preserve">Many insects survive diapause by </w:t>
      </w:r>
      <w:del w:id="28" w:author="Brown,James T" w:date="2019-03-04T12:23:00Z">
        <w:r w:rsidR="003D7E52" w:rsidDel="0025134A">
          <w:rPr>
            <w:color w:val="000000" w:themeColor="text1"/>
          </w:rPr>
          <w:delText xml:space="preserve">storing </w:delText>
        </w:r>
      </w:del>
      <w:ins w:id="29" w:author="Brown,James T" w:date="2019-03-04T12:23:00Z">
        <w:r w:rsidR="0025134A">
          <w:rPr>
            <w:color w:val="000000" w:themeColor="text1"/>
          </w:rPr>
          <w:t>increas</w:t>
        </w:r>
      </w:ins>
      <w:ins w:id="30" w:author="Brown,James T" w:date="2019-03-04T12:24:00Z">
        <w:r w:rsidR="0025134A">
          <w:rPr>
            <w:color w:val="000000" w:themeColor="text1"/>
          </w:rPr>
          <w:t>ing their</w:t>
        </w:r>
      </w:ins>
      <w:ins w:id="31" w:author="Brown,James T" w:date="2019-03-04T12:23:00Z">
        <w:r w:rsidR="0025134A">
          <w:rPr>
            <w:color w:val="000000" w:themeColor="text1"/>
          </w:rPr>
          <w:t xml:space="preserve"> </w:t>
        </w:r>
      </w:ins>
      <w:r w:rsidR="003D7E52">
        <w:rPr>
          <w:color w:val="000000" w:themeColor="text1"/>
        </w:rPr>
        <w:t xml:space="preserve">nutrition </w:t>
      </w:r>
      <w:ins w:id="32" w:author="Brown,James T" w:date="2019-03-04T12:24:00Z">
        <w:r w:rsidR="0025134A">
          <w:rPr>
            <w:color w:val="000000" w:themeColor="text1"/>
          </w:rPr>
          <w:t xml:space="preserve">stores </w:t>
        </w:r>
      </w:ins>
      <w:del w:id="33" w:author="Brown,James T" w:date="2019-03-04T12:24:00Z">
        <w:r w:rsidR="003D7E52" w:rsidDel="0025134A">
          <w:rPr>
            <w:color w:val="000000" w:themeColor="text1"/>
          </w:rPr>
          <w:delText xml:space="preserve">before the </w:delText>
        </w:r>
        <w:r w:rsidR="00E21A86" w:rsidDel="0025134A">
          <w:rPr>
            <w:color w:val="000000" w:themeColor="text1"/>
          </w:rPr>
          <w:delText xml:space="preserve">onset of </w:delText>
        </w:r>
        <w:r w:rsidR="003D7E52" w:rsidDel="0025134A">
          <w:rPr>
            <w:color w:val="000000" w:themeColor="text1"/>
          </w:rPr>
          <w:delText xml:space="preserve">unfavorable </w:delText>
        </w:r>
        <w:r w:rsidR="00E21A86" w:rsidDel="0025134A">
          <w:rPr>
            <w:color w:val="000000" w:themeColor="text1"/>
          </w:rPr>
          <w:delText>conditions</w:delText>
        </w:r>
        <w:r w:rsidR="00E21A86" w:rsidDel="00FE3368">
          <w:rPr>
            <w:color w:val="000000" w:themeColor="text1"/>
          </w:rPr>
          <w:delText xml:space="preserve"> </w:delText>
        </w:r>
      </w:del>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could increase metabolic activity and possibly reduce lipid stores </w:t>
      </w:r>
      <w:r w:rsidR="003A4B1B" w:rsidRPr="00AB6EF8">
        <w:rPr>
          <w:color w:val="000000" w:themeColor="text1"/>
        </w:rPr>
        <w:lastRenderedPageBreak/>
        <w:t xml:space="preserve">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ins w:id="34" w:author="Brown,James T" w:date="2019-03-04T12:25:00Z">
        <w:r w:rsidR="00FE3368">
          <w:rPr>
            <w:color w:val="000000" w:themeColor="text1"/>
          </w:rPr>
          <w:t xml:space="preserve"> winter</w:t>
        </w:r>
      </w:ins>
      <w:r w:rsidR="00F702ED" w:rsidRPr="004F09C9">
        <w:rPr>
          <w:color w:val="000000" w:themeColor="text1"/>
        </w:rPr>
        <w:t xml:space="preserve"> temperatures during diapause </w:t>
      </w:r>
      <w:del w:id="35" w:author="Brown,James T" w:date="2019-03-04T12:25:00Z">
        <w:r w:rsidR="00F702ED" w:rsidRPr="004F09C9" w:rsidDel="00FE3368">
          <w:rPr>
            <w:color w:val="000000" w:themeColor="text1"/>
          </w:rPr>
          <w:delText xml:space="preserve">in winter </w:delText>
        </w:r>
      </w:del>
      <w:r w:rsidR="00F702ED" w:rsidRPr="004F09C9">
        <w:rPr>
          <w:color w:val="000000" w:themeColor="text1"/>
        </w:rPr>
        <w:t xml:space="preserve">could prematurely drain stored energy causing insects to die during diapause or </w:t>
      </w:r>
      <w:del w:id="36" w:author="Brown,James T" w:date="2019-03-04T13:13:00Z">
        <w:r w:rsidR="00F702ED" w:rsidRPr="004F09C9" w:rsidDel="00BF30C5">
          <w:rPr>
            <w:color w:val="000000" w:themeColor="text1"/>
          </w:rPr>
          <w:delText>come out of</w:delText>
        </w:r>
      </w:del>
      <w:ins w:id="37" w:author="Brown,James T" w:date="2019-03-04T13:13:00Z">
        <w:r w:rsidR="00BF30C5">
          <w:rPr>
            <w:color w:val="000000" w:themeColor="text1"/>
          </w:rPr>
          <w:t>emerge from</w:t>
        </w:r>
      </w:ins>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ins w:id="38" w:author="Brown,James T" w:date="2019-03-04T13:13:00Z">
        <w:r w:rsidR="00116252">
          <w:rPr>
            <w:color w:val="000000" w:themeColor="text1"/>
          </w:rPr>
          <w:t xml:space="preserve">energy </w:t>
        </w:r>
      </w:ins>
      <w:r w:rsidR="00F702ED">
        <w:rPr>
          <w:color w:val="000000" w:themeColor="text1"/>
        </w:rPr>
        <w:t xml:space="preserve">to support </w:t>
      </w:r>
      <w:r w:rsidR="00F702ED" w:rsidRPr="004F09C9">
        <w:rPr>
          <w:color w:val="000000" w:themeColor="text1"/>
        </w:rPr>
        <w:t>dispersing, mating, and reproducing.</w:t>
      </w:r>
    </w:p>
    <w:p w14:paraId="1AD6970A" w14:textId="2871DD1B" w:rsidR="004F24A0" w:rsidRDefault="00F702ED" w:rsidP="00F702ED">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ins w:id="39" w:author="Brown,James T" w:date="2019-03-04T13:15:00Z">
        <w:r w:rsidR="00116252">
          <w:rPr>
            <w:color w:val="000000" w:themeColor="text1"/>
          </w:rPr>
          <w:t>(</w:t>
        </w:r>
      </w:ins>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Scudder and Burgess)</w:t>
      </w:r>
      <w:ins w:id="40" w:author="Brown,James T" w:date="2019-03-04T13:15:00Z">
        <w:r w:rsidR="00116252">
          <w:rPr>
            <w:color w:val="000000" w:themeColor="text1"/>
          </w:rPr>
          <w:t>)</w:t>
        </w:r>
      </w:ins>
      <w:r w:rsidRPr="004F09C9">
        <w:rPr>
          <w:color w:val="000000" w:themeColor="text1"/>
        </w:rPr>
        <w:t xml:space="preserve"> caterpillars that originated from environments that differed in thermal stability in a reciprocal common garden experiment with stable and </w:t>
      </w:r>
      <w:r>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Pr>
          <w:color w:val="000000" w:themeColor="text1"/>
        </w:rPr>
        <w:t xml:space="preserve">post-diapause </w:t>
      </w:r>
      <w:r w:rsidRPr="004F09C9">
        <w:rPr>
          <w:color w:val="000000" w:themeColor="text1"/>
        </w:rPr>
        <w:t>adult functions.</w:t>
      </w:r>
    </w:p>
    <w:p w14:paraId="20F248C9" w14:textId="700771EE"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742BD0">
        <w:rPr>
          <w:color w:val="000000" w:themeColor="text1"/>
        </w:rPr>
        <w:t>,</w:t>
      </w:r>
      <w:r w:rsidR="00742BD0" w:rsidRPr="001A3D3B">
        <w:rPr>
          <w:color w:val="000000" w:themeColor="text1"/>
        </w:rPr>
        <w:t xml:space="preserve"> </w:t>
      </w:r>
      <w:r w:rsidR="00742BD0">
        <w:rPr>
          <w:color w:val="000000" w:themeColor="text1"/>
        </w:rPr>
        <w:t>so</w:t>
      </w:r>
      <w:r w:rsidR="00742BD0" w:rsidRPr="001A3D3B">
        <w:rPr>
          <w:color w:val="000000" w:themeColor="text1"/>
        </w:rPr>
        <w:t xml:space="preserve"> how insects manage their nutrition during diapause </w:t>
      </w:r>
      <w:ins w:id="41" w:author="Brown,James T" w:date="2019-03-04T13:25:00Z">
        <w:r w:rsidR="00EF45F4">
          <w:rPr>
            <w:color w:val="000000" w:themeColor="text1"/>
          </w:rPr>
          <w:t xml:space="preserve">preparation </w:t>
        </w:r>
      </w:ins>
      <w:r w:rsidR="00742BD0" w:rsidRPr="001A3D3B">
        <w:rPr>
          <w:color w:val="000000" w:themeColor="text1"/>
        </w:rPr>
        <w:t>could</w:t>
      </w:r>
      <w:r w:rsidR="00742BD0">
        <w:rPr>
          <w:color w:val="000000" w:themeColor="text1"/>
        </w:rPr>
        <w:t xml:space="preserve"> </w:t>
      </w:r>
      <w:r w:rsidR="00742BD0" w:rsidRPr="001A3D3B">
        <w:rPr>
          <w:color w:val="000000" w:themeColor="text1"/>
        </w:rPr>
        <w:t>explain how some insects might</w:t>
      </w:r>
      <w:del w:id="42" w:author="Brown,James T" w:date="2019-03-04T13:25:00Z">
        <w:r w:rsidR="00742BD0" w:rsidRPr="001A3D3B" w:rsidDel="00EF45F4">
          <w:rPr>
            <w:color w:val="000000" w:themeColor="text1"/>
          </w:rPr>
          <w:delText xml:space="preserve"> use diapause to</w:delText>
        </w:r>
      </w:del>
      <w:r w:rsidR="00742BD0" w:rsidRPr="001A3D3B">
        <w:rPr>
          <w:color w:val="000000" w:themeColor="text1"/>
        </w:rPr>
        <w:t xml:space="preserve"> adjust to warmer winters. </w:t>
      </w:r>
      <w:moveFromRangeStart w:id="43" w:author="Brown,James T" w:date="2019-03-04T13:23:00Z" w:name="move2598208"/>
      <w:moveFrom w:id="44" w:author="Brown,James T" w:date="2019-03-04T13:23:00Z">
        <w:r w:rsidR="00445BE1" w:rsidRPr="001A3D3B" w:rsidDel="00FA01F4">
          <w:rPr>
            <w:color w:val="000000" w:themeColor="text1"/>
          </w:rPr>
          <w:t xml:space="preserve">I found that European corn borer larvae </w:t>
        </w:r>
        <w:r w:rsidR="001A3D3B" w:rsidDel="00FA01F4">
          <w:rPr>
            <w:color w:val="000000" w:themeColor="text1"/>
          </w:rPr>
          <w:t xml:space="preserve">of both </w:t>
        </w:r>
        <w:r w:rsidR="00365AF1" w:rsidDel="00FA01F4">
          <w:rPr>
            <w:color w:val="000000" w:themeColor="text1"/>
          </w:rPr>
          <w:t xml:space="preserve">long and short-diapausing </w:t>
        </w:r>
        <w:r w:rsidR="001A3D3B" w:rsidDel="00FA01F4">
          <w:rPr>
            <w:color w:val="000000" w:themeColor="text1"/>
          </w:rPr>
          <w:t xml:space="preserve">genetic strains </w:t>
        </w:r>
        <w:r w:rsidR="00914942" w:rsidRPr="001A3D3B" w:rsidDel="00FA01F4">
          <w:rPr>
            <w:color w:val="000000" w:themeColor="text1"/>
          </w:rPr>
          <w:t>programmed for diapause</w:t>
        </w:r>
        <w:r w:rsidR="00445BE1" w:rsidRPr="001A3D3B" w:rsidDel="00FA01F4">
          <w:rPr>
            <w:color w:val="000000" w:themeColor="text1"/>
          </w:rPr>
          <w:t xml:space="preserve"> stored more lipids when compared to continuously developing larvae</w:t>
        </w:r>
        <w:r w:rsidR="00365AF1" w:rsidDel="00FA01F4">
          <w:rPr>
            <w:color w:val="000000" w:themeColor="text1"/>
          </w:rPr>
          <w:t xml:space="preserve"> of the same strain</w:t>
        </w:r>
        <w:r w:rsidR="00914942" w:rsidRPr="001A3D3B" w:rsidDel="00FA01F4">
          <w:rPr>
            <w:color w:val="000000" w:themeColor="text1"/>
          </w:rPr>
          <w:t xml:space="preserve">. </w:t>
        </w:r>
      </w:moveFrom>
      <w:moveFromRangeEnd w:id="43"/>
      <w:r w:rsidR="00062423" w:rsidRPr="001A3D3B">
        <w:rPr>
          <w:color w:val="000000" w:themeColor="text1"/>
        </w:rPr>
        <w:t>R</w:t>
      </w:r>
      <w:r w:rsidR="00D27C9E" w:rsidRPr="001A3D3B">
        <w:rPr>
          <w:color w:val="000000" w:themeColor="text1"/>
        </w:rPr>
        <w:t xml:space="preserve">esults </w:t>
      </w:r>
      <w:ins w:id="45" w:author="Brown,James T" w:date="2019-03-04T13:26:00Z">
        <w:r w:rsidR="00EF45F4">
          <w:rPr>
            <w:color w:val="000000" w:themeColor="text1"/>
          </w:rPr>
          <w:t xml:space="preserve">of </w:t>
        </w:r>
      </w:ins>
      <w:ins w:id="46" w:author="Brown,James T" w:date="2019-03-04T13:22:00Z">
        <w:r w:rsidR="00FA01F4">
          <w:rPr>
            <w:color w:val="000000" w:themeColor="text1"/>
          </w:rPr>
          <w:t xml:space="preserve">a previous study </w:t>
        </w:r>
      </w:ins>
      <w:del w:id="47" w:author="Brown,James T" w:date="2019-03-04T13:22:00Z">
        <w:r w:rsidR="00062423" w:rsidRPr="001A3D3B" w:rsidDel="00FA01F4">
          <w:rPr>
            <w:color w:val="000000" w:themeColor="text1"/>
          </w:rPr>
          <w:delText xml:space="preserve">from a similar study </w:delText>
        </w:r>
        <w:r w:rsidR="00445BE1" w:rsidRPr="001A3D3B" w:rsidDel="00FA01F4">
          <w:rPr>
            <w:color w:val="000000" w:themeColor="text1"/>
          </w:rPr>
          <w:delText xml:space="preserve">also </w:delText>
        </w:r>
      </w:del>
      <w:r w:rsidR="00445BE1" w:rsidRPr="001A3D3B">
        <w:rPr>
          <w:color w:val="000000" w:themeColor="text1"/>
        </w:rPr>
        <w:t xml:space="preserve">show </w:t>
      </w:r>
      <w:r w:rsidR="00062423" w:rsidRPr="001A3D3B">
        <w:rPr>
          <w:color w:val="000000" w:themeColor="text1"/>
        </w:rPr>
        <w:t>that diapause programming</w:t>
      </w:r>
      <w:ins w:id="48" w:author="Brown,James T" w:date="2019-03-04T13:22:00Z">
        <w:r w:rsidR="00FA01F4">
          <w:rPr>
            <w:color w:val="000000" w:themeColor="text1"/>
          </w:rPr>
          <w:t xml:space="preserve"> among Euro</w:t>
        </w:r>
      </w:ins>
      <w:ins w:id="49" w:author="Brown,James T" w:date="2019-03-04T13:23:00Z">
        <w:r w:rsidR="00FA01F4">
          <w:rPr>
            <w:color w:val="000000" w:themeColor="text1"/>
          </w:rPr>
          <w:t>pean corn borers</w:t>
        </w:r>
      </w:ins>
      <w:r w:rsidR="00062423" w:rsidRPr="001A3D3B">
        <w:rPr>
          <w:color w:val="000000" w:themeColor="text1"/>
        </w:rPr>
        <w:t xml:space="preserve"> is associated with increased lipid accumulation</w:t>
      </w:r>
      <w:ins w:id="50" w:author="Brown,James T" w:date="2019-03-04T13:26:00Z">
        <w:r w:rsidR="00EF45F4">
          <w:rPr>
            <w:color w:val="000000" w:themeColor="text1"/>
          </w:rPr>
          <w:t xml:space="preserve"> during diapause preparation</w:t>
        </w:r>
      </w:ins>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moveToRangeStart w:id="51" w:author="Brown,James T" w:date="2019-03-04T13:23:00Z" w:name="move2598208"/>
      <w:moveTo w:id="52" w:author="Brown,James T" w:date="2019-03-04T13:23:00Z">
        <w:r w:rsidR="00FA01F4" w:rsidRPr="001A3D3B">
          <w:rPr>
            <w:color w:val="000000" w:themeColor="text1"/>
          </w:rPr>
          <w:t xml:space="preserve">I found that European corn borer larvae </w:t>
        </w:r>
        <w:r w:rsidR="00FA01F4">
          <w:rPr>
            <w:color w:val="000000" w:themeColor="text1"/>
          </w:rPr>
          <w:t xml:space="preserve">of both long and short-diapausing </w:t>
        </w:r>
        <w:del w:id="53" w:author="Brown,James T" w:date="2019-03-04T13:23:00Z">
          <w:r w:rsidR="00FA01F4" w:rsidDel="00FA01F4">
            <w:rPr>
              <w:color w:val="000000" w:themeColor="text1"/>
            </w:rPr>
            <w:delText>genetic</w:delText>
          </w:r>
        </w:del>
      </w:moveTo>
      <w:ins w:id="54" w:author="Brown,James T" w:date="2019-03-04T13:23:00Z">
        <w:r w:rsidR="00FA01F4">
          <w:rPr>
            <w:color w:val="000000" w:themeColor="text1"/>
          </w:rPr>
          <w:t>genotypes</w:t>
        </w:r>
      </w:ins>
      <w:moveTo w:id="55" w:author="Brown,James T" w:date="2019-03-04T13:23:00Z">
        <w:del w:id="56" w:author="Brown,James T" w:date="2019-03-04T13:23:00Z">
          <w:r w:rsidR="00FA01F4" w:rsidDel="00FA01F4">
            <w:rPr>
              <w:color w:val="000000" w:themeColor="text1"/>
            </w:rPr>
            <w:delText xml:space="preserve"> strains</w:delText>
          </w:r>
        </w:del>
        <w:r w:rsidR="00FA01F4">
          <w:rPr>
            <w:color w:val="000000" w:themeColor="text1"/>
          </w:rPr>
          <w:t xml:space="preserve">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FA01F4" w:rsidRPr="001A3D3B">
          <w:rPr>
            <w:color w:val="000000" w:themeColor="text1"/>
          </w:rPr>
          <w:t xml:space="preserve">. </w:t>
        </w:r>
      </w:moveTo>
      <w:moveToRangeEnd w:id="51"/>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w:t>
      </w:r>
      <w:r w:rsidR="003A4B1B">
        <w:rPr>
          <w:color w:val="000000" w:themeColor="text1"/>
        </w:rPr>
        <w:t xml:space="preserve"> increased</w:t>
      </w:r>
      <w:r w:rsidR="00062423" w:rsidRPr="00365AF1">
        <w:rPr>
          <w:color w:val="000000" w:themeColor="text1"/>
        </w:rPr>
        <w:t xml:space="preserve">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ins w:id="57" w:author="Brown,James T" w:date="2019-03-04T12:35:00Z">
        <w:r w:rsidR="0090479F">
          <w:rPr>
            <w:color w:val="000000" w:themeColor="text1"/>
          </w:rPr>
          <w:t>In nature, l</w:t>
        </w:r>
      </w:ins>
      <w:ins w:id="58" w:author="Brown,James T" w:date="2019-03-04T12:31:00Z">
        <w:r w:rsidR="005C508D">
          <w:rPr>
            <w:color w:val="000000" w:themeColor="text1"/>
          </w:rPr>
          <w:t xml:space="preserve">ong-diapause genotype </w:t>
        </w:r>
      </w:ins>
      <w:ins w:id="59" w:author="Brown,James T" w:date="2019-03-04T12:35:00Z">
        <w:r w:rsidR="0090479F">
          <w:rPr>
            <w:color w:val="000000" w:themeColor="text1"/>
          </w:rPr>
          <w:t>larvae e</w:t>
        </w:r>
      </w:ins>
      <w:ins w:id="60" w:author="Brown,James T" w:date="2019-03-04T12:32:00Z">
        <w:r w:rsidR="005C508D">
          <w:rPr>
            <w:color w:val="000000" w:themeColor="text1"/>
          </w:rPr>
          <w:t>nter diapause earlier in the fall and</w:t>
        </w:r>
      </w:ins>
      <w:ins w:id="61" w:author="Brown,James T" w:date="2019-03-04T12:36:00Z">
        <w:r w:rsidR="0090479F">
          <w:rPr>
            <w:color w:val="000000" w:themeColor="text1"/>
          </w:rPr>
          <w:t xml:space="preserve"> exit</w:t>
        </w:r>
      </w:ins>
      <w:ins w:id="62" w:author="Brown,James T" w:date="2019-03-04T12:33:00Z">
        <w:r w:rsidR="005C508D">
          <w:rPr>
            <w:color w:val="000000" w:themeColor="text1"/>
          </w:rPr>
          <w:t xml:space="preserve"> later in the spring</w:t>
        </w:r>
      </w:ins>
      <w:ins w:id="63" w:author="Brown,James T" w:date="2019-03-04T12:34:00Z">
        <w:r w:rsidR="005C508D">
          <w:rPr>
            <w:color w:val="000000" w:themeColor="text1"/>
          </w:rPr>
          <w:t xml:space="preserve"> compared to larvae with the short-diapause genotype</w:t>
        </w:r>
      </w:ins>
      <w:ins w:id="64" w:author="Brown,James T" w:date="2019-03-04T13:43:00Z">
        <w:r w:rsidR="00391B7E">
          <w:rPr>
            <w:color w:val="000000" w:themeColor="text1"/>
          </w:rPr>
          <w:t xml:space="preserve">. </w:t>
        </w:r>
      </w:ins>
      <w:ins w:id="65" w:author="Brown,James T" w:date="2019-03-04T13:46:00Z">
        <w:r w:rsidR="00250600">
          <w:rPr>
            <w:color w:val="000000" w:themeColor="text1"/>
          </w:rPr>
          <w:t>Because of the differences in the timing of diapause, l</w:t>
        </w:r>
      </w:ins>
      <w:ins w:id="66" w:author="Brown,James T" w:date="2019-03-04T13:43:00Z">
        <w:r w:rsidR="00391B7E">
          <w:rPr>
            <w:color w:val="000000" w:themeColor="text1"/>
          </w:rPr>
          <w:t>ong-diapause genotype</w:t>
        </w:r>
      </w:ins>
      <w:ins w:id="67" w:author="Brown,James T" w:date="2019-03-04T12:37:00Z">
        <w:r w:rsidR="0090479F">
          <w:rPr>
            <w:color w:val="000000" w:themeColor="text1"/>
          </w:rPr>
          <w:t xml:space="preserve"> </w:t>
        </w:r>
      </w:ins>
      <w:ins w:id="68" w:author="Brown,James T" w:date="2019-03-04T13:46:00Z">
        <w:r w:rsidR="00250600">
          <w:rPr>
            <w:color w:val="000000" w:themeColor="text1"/>
          </w:rPr>
          <w:t xml:space="preserve">larvae </w:t>
        </w:r>
      </w:ins>
      <w:ins w:id="69" w:author="Brown,James T" w:date="2019-03-04T12:37:00Z">
        <w:r w:rsidR="0090479F">
          <w:rPr>
            <w:color w:val="000000" w:themeColor="text1"/>
          </w:rPr>
          <w:t xml:space="preserve">diapause </w:t>
        </w:r>
      </w:ins>
      <w:ins w:id="70" w:author="Brown,James T" w:date="2019-03-04T13:43:00Z">
        <w:r w:rsidR="00391B7E">
          <w:rPr>
            <w:color w:val="000000" w:themeColor="text1"/>
          </w:rPr>
          <w:t xml:space="preserve">at higher temperatures and </w:t>
        </w:r>
      </w:ins>
      <w:ins w:id="71" w:author="Brown,James T" w:date="2019-03-04T13:44:00Z">
        <w:r w:rsidR="00391B7E">
          <w:rPr>
            <w:color w:val="000000" w:themeColor="text1"/>
          </w:rPr>
          <w:t>remain in diapause longer than larvae with the short-diapause genotype</w:t>
        </w:r>
      </w:ins>
      <w:ins w:id="72" w:author="Brown,James T" w:date="2019-03-04T12:37:00Z">
        <w:r w:rsidR="0090479F">
          <w:rPr>
            <w:color w:val="000000" w:themeColor="text1"/>
          </w:rPr>
          <w:t>.</w:t>
        </w:r>
      </w:ins>
      <w:ins w:id="73" w:author="Brown,James T" w:date="2019-03-04T13:28:00Z">
        <w:r w:rsidR="00EF45F4">
          <w:rPr>
            <w:color w:val="000000" w:themeColor="text1"/>
          </w:rPr>
          <w:t xml:space="preserve"> </w:t>
        </w:r>
      </w:ins>
      <w:ins w:id="74" w:author="Brown,James T" w:date="2019-03-04T13:40:00Z">
        <w:r w:rsidR="00391B7E">
          <w:rPr>
            <w:color w:val="000000" w:themeColor="text1"/>
          </w:rPr>
          <w:t>My research shows</w:t>
        </w:r>
      </w:ins>
      <w:ins w:id="75" w:author="Brown,James T" w:date="2019-03-04T13:48:00Z">
        <w:r w:rsidR="00250600">
          <w:rPr>
            <w:color w:val="000000" w:themeColor="text1"/>
          </w:rPr>
          <w:t xml:space="preserve"> that</w:t>
        </w:r>
      </w:ins>
      <w:ins w:id="76" w:author="Brown,James T" w:date="2019-03-04T13:40:00Z">
        <w:r w:rsidR="00391B7E">
          <w:rPr>
            <w:color w:val="000000" w:themeColor="text1"/>
          </w:rPr>
          <w:t xml:space="preserve"> </w:t>
        </w:r>
      </w:ins>
      <w:ins w:id="77" w:author="Brown,James T" w:date="2019-03-04T13:47:00Z">
        <w:r w:rsidR="00250600">
          <w:rPr>
            <w:color w:val="000000" w:themeColor="text1"/>
          </w:rPr>
          <w:t xml:space="preserve">larvae with the long-diapause genotype store more </w:t>
        </w:r>
      </w:ins>
      <w:ins w:id="78" w:author="Brown,James T" w:date="2019-03-04T13:40:00Z">
        <w:r w:rsidR="00391B7E">
          <w:rPr>
            <w:color w:val="000000" w:themeColor="text1"/>
          </w:rPr>
          <w:t>lipid</w:t>
        </w:r>
      </w:ins>
      <w:ins w:id="79" w:author="Brown,James T" w:date="2019-03-04T13:47:00Z">
        <w:r w:rsidR="00250600">
          <w:rPr>
            <w:color w:val="000000" w:themeColor="text1"/>
          </w:rPr>
          <w:t>s during diapause preparation</w:t>
        </w:r>
      </w:ins>
      <w:ins w:id="80" w:author="Brown,James T" w:date="2019-03-04T13:45:00Z">
        <w:r w:rsidR="00250600">
          <w:rPr>
            <w:color w:val="000000" w:themeColor="text1"/>
          </w:rPr>
          <w:t xml:space="preserve"> compared to </w:t>
        </w:r>
      </w:ins>
      <w:ins w:id="81" w:author="Brown,James T" w:date="2019-03-04T13:42:00Z">
        <w:r w:rsidR="00391B7E">
          <w:rPr>
            <w:color w:val="000000" w:themeColor="text1"/>
          </w:rPr>
          <w:t xml:space="preserve">larvae preparing for a </w:t>
        </w:r>
      </w:ins>
      <w:ins w:id="82" w:author="Brown,James T" w:date="2019-03-04T13:45:00Z">
        <w:r w:rsidR="00250600">
          <w:rPr>
            <w:color w:val="000000" w:themeColor="text1"/>
          </w:rPr>
          <w:t>shorter</w:t>
        </w:r>
      </w:ins>
      <w:ins w:id="83" w:author="Brown,James T" w:date="2019-03-04T13:42:00Z">
        <w:r w:rsidR="00391B7E">
          <w:rPr>
            <w:color w:val="000000" w:themeColor="text1"/>
          </w:rPr>
          <w:t xml:space="preserve"> diapause period</w:t>
        </w:r>
      </w:ins>
      <w:ins w:id="84" w:author="Brown,James T" w:date="2019-03-04T13:48:00Z">
        <w:r w:rsidR="00250600">
          <w:rPr>
            <w:color w:val="000000" w:themeColor="text1"/>
          </w:rPr>
          <w:t xml:space="preserve">. </w:t>
        </w:r>
      </w:ins>
      <w:ins w:id="85" w:author="Brown,James T" w:date="2019-03-04T13:51:00Z">
        <w:r w:rsidR="00DE2DDD">
          <w:rPr>
            <w:color w:val="000000" w:themeColor="text1"/>
          </w:rPr>
          <w:t xml:space="preserve">Long-diapause larvae experiencing </w:t>
        </w:r>
      </w:ins>
      <w:ins w:id="86" w:author="Brown,James T" w:date="2019-03-04T13:54:00Z">
        <w:r w:rsidR="00DE2DDD">
          <w:rPr>
            <w:color w:val="000000" w:themeColor="text1"/>
          </w:rPr>
          <w:t>a</w:t>
        </w:r>
      </w:ins>
      <w:ins w:id="87" w:author="Brown,James T" w:date="2019-03-04T13:51:00Z">
        <w:r w:rsidR="00DE2DDD">
          <w:rPr>
            <w:color w:val="000000" w:themeColor="text1"/>
          </w:rPr>
          <w:t xml:space="preserve"> warmer diapause </w:t>
        </w:r>
      </w:ins>
      <w:ins w:id="88" w:author="Brown,James T" w:date="2019-03-04T13:52:00Z">
        <w:r w:rsidR="00DE2DDD">
          <w:rPr>
            <w:color w:val="000000" w:themeColor="text1"/>
          </w:rPr>
          <w:t>period may have a higher metabolic rate</w:t>
        </w:r>
      </w:ins>
      <w:ins w:id="89" w:author="Brown,James T" w:date="2019-03-04T13:51:00Z">
        <w:r w:rsidR="00DE2DDD">
          <w:rPr>
            <w:color w:val="000000" w:themeColor="text1"/>
          </w:rPr>
          <w:t xml:space="preserve"> </w:t>
        </w:r>
      </w:ins>
      <w:ins w:id="90" w:author="Brown,James T" w:date="2019-03-04T13:52:00Z">
        <w:r w:rsidR="00DE2DDD">
          <w:rPr>
            <w:color w:val="000000" w:themeColor="text1"/>
          </w:rPr>
          <w:t xml:space="preserve">and, in turn may need larger energy stores to </w:t>
        </w:r>
      </w:ins>
      <w:ins w:id="91" w:author="Brown,James T" w:date="2019-03-04T13:54:00Z">
        <w:r w:rsidR="00DE2DDD">
          <w:rPr>
            <w:color w:val="000000" w:themeColor="text1"/>
          </w:rPr>
          <w:t xml:space="preserve">fuel their higher metabolic rate, compared to larvae with the short diapause </w:t>
        </w:r>
        <w:r w:rsidR="00DE2DDD">
          <w:rPr>
            <w:color w:val="000000" w:themeColor="text1"/>
          </w:rPr>
          <w:lastRenderedPageBreak/>
          <w:t>genotype</w:t>
        </w:r>
      </w:ins>
      <w:ins w:id="92" w:author="Brown,James T" w:date="2019-03-04T13:53:00Z">
        <w:r w:rsidR="00DE2DDD">
          <w:rPr>
            <w:color w:val="000000" w:themeColor="text1"/>
          </w:rPr>
          <w:t>.</w:t>
        </w:r>
      </w:ins>
      <w:ins w:id="93" w:author="Brown,James T" w:date="2019-03-04T13:52:00Z">
        <w:r w:rsidR="00DE2DDD">
          <w:rPr>
            <w:color w:val="000000" w:themeColor="text1"/>
          </w:rPr>
          <w:t xml:space="preserve"> </w:t>
        </w:r>
      </w:ins>
      <w:ins w:id="94" w:author="Brown,James T" w:date="2019-03-04T13:50:00Z">
        <w:r w:rsidR="00DE2DDD">
          <w:rPr>
            <w:color w:val="000000" w:themeColor="text1"/>
          </w:rPr>
          <w:t xml:space="preserve">The larger lipid stores of </w:t>
        </w:r>
      </w:ins>
      <w:ins w:id="95" w:author="Brown,James T" w:date="2019-03-04T13:51:00Z">
        <w:r w:rsidR="00DE2DDD">
          <w:rPr>
            <w:color w:val="000000" w:themeColor="text1"/>
          </w:rPr>
          <w:t xml:space="preserve">European corn borers experiencing longer warmer diapause periods </w:t>
        </w:r>
      </w:ins>
      <w:ins w:id="96" w:author="Brown,James T" w:date="2019-03-04T13:53:00Z">
        <w:r w:rsidR="00DE2DDD">
          <w:rPr>
            <w:color w:val="000000" w:themeColor="text1"/>
          </w:rPr>
          <w:t>could function to meet that increased demand for metabolic fuel.</w:t>
        </w:r>
      </w:ins>
    </w:p>
    <w:p w14:paraId="7BC152CF" w14:textId="48D3E959" w:rsidR="00CE792D"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 xml:space="preserve">for estimating </w:t>
      </w:r>
      <w:r w:rsidR="003A4B1B">
        <w:rPr>
          <w:color w:val="000000" w:themeColor="text1"/>
        </w:rPr>
        <w:t>changes in the</w:t>
      </w:r>
      <w:r w:rsidR="003A4B1B">
        <w:rPr>
          <w:color w:val="000000" w:themeColor="text1"/>
        </w:rPr>
        <w:t xml:space="preserve"> seasonal</w:t>
      </w:r>
      <w:r w:rsidR="003A4B1B">
        <w:rPr>
          <w:color w:val="000000" w:themeColor="text1"/>
        </w:rPr>
        <w:t>ity</w:t>
      </w:r>
      <w:r w:rsidR="003A4B1B">
        <w:rPr>
          <w:color w:val="000000" w:themeColor="text1"/>
        </w:rPr>
        <w:t xml:space="preserve"> of insect populations.</w:t>
      </w:r>
      <w:r w:rsidRPr="004F09C9">
        <w:rPr>
          <w:color w:val="000000" w:themeColor="text1"/>
        </w:rPr>
        <w:t xml:space="preserve"> </w:t>
      </w:r>
      <w:ins w:id="97" w:author="Brown,James T" w:date="2019-03-04T12:40:00Z">
        <w:r w:rsidR="0042450F">
          <w:rPr>
            <w:color w:val="000000" w:themeColor="text1"/>
          </w:rPr>
          <w:t>If insects manage to</w:t>
        </w:r>
      </w:ins>
      <w:ins w:id="98" w:author="Brown,James T" w:date="2019-03-04T12:39:00Z">
        <w:r w:rsidR="0090479F">
          <w:rPr>
            <w:color w:val="000000" w:themeColor="text1"/>
          </w:rPr>
          <w:t xml:space="preserve"> adjust to the longer growing season by delaying the onset of diapause </w:t>
        </w:r>
        <w:r w:rsidR="0042450F">
          <w:rPr>
            <w:color w:val="000000" w:themeColor="text1"/>
          </w:rPr>
          <w:t xml:space="preserve">could </w:t>
        </w:r>
      </w:ins>
      <w:ins w:id="99" w:author="Brown,James T" w:date="2019-03-04T12:40:00Z">
        <w:r w:rsidR="0042450F">
          <w:rPr>
            <w:color w:val="000000" w:themeColor="text1"/>
          </w:rPr>
          <w:t xml:space="preserve">be advantaged </w:t>
        </w:r>
      </w:ins>
      <w:ins w:id="100" w:author="Brown,James T" w:date="2019-03-04T12:39:00Z">
        <w:r w:rsidR="0090479F">
          <w:rPr>
            <w:color w:val="000000" w:themeColor="text1"/>
          </w:rPr>
          <w:t xml:space="preserve"> </w:t>
        </w:r>
      </w:ins>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FFBBD14" w14:textId="01DF70AD"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collected </w:t>
      </w:r>
      <w:r w:rsidR="00CE792D">
        <w:rPr>
          <w:color w:val="000000" w:themeColor="text1"/>
        </w:rPr>
        <w:t xml:space="preserve">fall </w:t>
      </w:r>
      <w:r w:rsidRPr="004F09C9">
        <w:rPr>
          <w:color w:val="000000" w:themeColor="text1"/>
        </w:rPr>
        <w:t>webworm larvae from the same field site in 1988 and</w:t>
      </w:r>
    </w:p>
    <w:p w14:paraId="37917392" w14:textId="4F3D6D29" w:rsidR="006F58EA" w:rsidRPr="004F09C9" w:rsidRDefault="00D27C9E" w:rsidP="00BA2A57">
      <w:pPr>
        <w:spacing w:line="480" w:lineRule="auto"/>
        <w:ind w:left="-15" w:right="90" w:firstLine="0"/>
        <w:rPr>
          <w:color w:val="000000" w:themeColor="text1"/>
        </w:rPr>
      </w:pPr>
      <w:r w:rsidRPr="004F09C9">
        <w:rPr>
          <w:color w:val="000000" w:themeColor="text1"/>
        </w:rPr>
        <w:lastRenderedPageBreak/>
        <w:t>2002, reared them at 20</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8 minutes compared to larvae collected in 1988 (</w:t>
      </w:r>
      <w:proofErr w:type="spellStart"/>
      <w:r w:rsidRPr="004F09C9">
        <w:rPr>
          <w:color w:val="000000" w:themeColor="text1"/>
        </w:rPr>
        <w:t>Gomi</w:t>
      </w:r>
      <w:proofErr w:type="spellEnd"/>
      <w:r w:rsidRPr="004F09C9">
        <w:rPr>
          <w:color w:val="000000" w:themeColor="text1"/>
        </w:rPr>
        <w:t xml:space="preserve"> et al., 2007). Taken together, these two studies implicat</w:t>
      </w:r>
      <w:bookmarkStart w:id="101" w:name="_GoBack"/>
      <w:bookmarkEnd w:id="101"/>
      <w:r w:rsidRPr="004F09C9">
        <w:rPr>
          <w:color w:val="000000" w:themeColor="text1"/>
        </w:rPr>
        <w:t xml:space="preserve">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w:t>
      </w:r>
      <w:r w:rsidRPr="004F09C9">
        <w:rPr>
          <w:color w:val="000000" w:themeColor="text1"/>
        </w:rPr>
        <w:lastRenderedPageBreak/>
        <w:t xml:space="preserve">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w:t>
      </w:r>
      <w:r w:rsidRPr="00B134B2">
        <w:rPr>
          <w:color w:val="000000" w:themeColor="text1"/>
        </w:rPr>
        <w:lastRenderedPageBreak/>
        <w:t xml:space="preserve">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102"/>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102"/>
      <w:r>
        <w:rPr>
          <w:rStyle w:val="CommentReference"/>
        </w:rPr>
        <w:commentReference w:id="102"/>
      </w:r>
      <w:r w:rsidRPr="004F09C9">
        <w:rPr>
          <w:color w:val="000000" w:themeColor="text1"/>
        </w:rPr>
        <w:t>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103"/>
      <w:r w:rsidR="002841A6">
        <w:rPr>
          <w:color w:val="000000" w:themeColor="text1"/>
        </w:rPr>
        <w:t>.</w:t>
      </w:r>
      <w:commentRangeEnd w:id="103"/>
      <w:r>
        <w:rPr>
          <w:rStyle w:val="CommentReference"/>
        </w:rPr>
        <w:commentReference w:id="103"/>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104"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04"/>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105"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105"/>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5"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102" w:author="Dan Hahn" w:date="2019-02-20T14:46:00Z" w:initials="DH">
    <w:p w14:paraId="59A13F4B" w14:textId="77777777" w:rsidR="00A528DB" w:rsidRDefault="00A528DB" w:rsidP="00350BD0">
      <w:pPr>
        <w:pStyle w:val="CommentText"/>
      </w:pPr>
      <w:r>
        <w:rPr>
          <w:rStyle w:val="CommentReference"/>
        </w:rPr>
        <w:annotationRef/>
      </w:r>
      <w:r>
        <w:t xml:space="preserve">This is really boring. Start your caption with the take-home point of the figure for all figures. </w:t>
      </w:r>
    </w:p>
  </w:comment>
  <w:comment w:id="103"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C7227" w14:textId="77777777" w:rsidR="00576D2F" w:rsidRDefault="00576D2F">
      <w:pPr>
        <w:spacing w:after="0" w:line="240" w:lineRule="auto"/>
      </w:pPr>
      <w:r>
        <w:separator/>
      </w:r>
    </w:p>
  </w:endnote>
  <w:endnote w:type="continuationSeparator" w:id="0">
    <w:p w14:paraId="466ED62F" w14:textId="77777777" w:rsidR="00576D2F" w:rsidRDefault="00576D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104931" w14:textId="77777777" w:rsidR="00576D2F" w:rsidRDefault="00576D2F">
      <w:pPr>
        <w:spacing w:after="0" w:line="240" w:lineRule="auto"/>
      </w:pPr>
      <w:r>
        <w:separator/>
      </w:r>
    </w:p>
  </w:footnote>
  <w:footnote w:type="continuationSeparator" w:id="0">
    <w:p w14:paraId="1B33A880" w14:textId="77777777" w:rsidR="00576D2F" w:rsidRDefault="00576D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68"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488B"/>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02D1"/>
    <w:rsid w:val="001116FE"/>
    <w:rsid w:val="00115239"/>
    <w:rsid w:val="00116252"/>
    <w:rsid w:val="0014256A"/>
    <w:rsid w:val="00144227"/>
    <w:rsid w:val="00147FCB"/>
    <w:rsid w:val="001545B6"/>
    <w:rsid w:val="001600C3"/>
    <w:rsid w:val="00170D85"/>
    <w:rsid w:val="00172C25"/>
    <w:rsid w:val="001763AE"/>
    <w:rsid w:val="0017795F"/>
    <w:rsid w:val="00182BD7"/>
    <w:rsid w:val="001906B7"/>
    <w:rsid w:val="00193E84"/>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2EBE"/>
    <w:rsid w:val="00375CCC"/>
    <w:rsid w:val="0037715E"/>
    <w:rsid w:val="00385FDC"/>
    <w:rsid w:val="00387E32"/>
    <w:rsid w:val="00391B7E"/>
    <w:rsid w:val="00391C68"/>
    <w:rsid w:val="003A4B1B"/>
    <w:rsid w:val="003B2371"/>
    <w:rsid w:val="003B73A4"/>
    <w:rsid w:val="003C04C1"/>
    <w:rsid w:val="003C3E0E"/>
    <w:rsid w:val="003D7E52"/>
    <w:rsid w:val="003E0500"/>
    <w:rsid w:val="003E7766"/>
    <w:rsid w:val="003F4583"/>
    <w:rsid w:val="00410CC5"/>
    <w:rsid w:val="004143C8"/>
    <w:rsid w:val="00415A22"/>
    <w:rsid w:val="0041772E"/>
    <w:rsid w:val="004179BB"/>
    <w:rsid w:val="00422199"/>
    <w:rsid w:val="0042450F"/>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22E0"/>
    <w:rsid w:val="004C310D"/>
    <w:rsid w:val="004D5603"/>
    <w:rsid w:val="004D56D5"/>
    <w:rsid w:val="004D5999"/>
    <w:rsid w:val="004E0D5A"/>
    <w:rsid w:val="004E7673"/>
    <w:rsid w:val="004F09C9"/>
    <w:rsid w:val="004F24A0"/>
    <w:rsid w:val="004F4745"/>
    <w:rsid w:val="00505FA1"/>
    <w:rsid w:val="0051573D"/>
    <w:rsid w:val="00521CC8"/>
    <w:rsid w:val="00527077"/>
    <w:rsid w:val="00534357"/>
    <w:rsid w:val="00541685"/>
    <w:rsid w:val="005460F9"/>
    <w:rsid w:val="005509FF"/>
    <w:rsid w:val="005551AC"/>
    <w:rsid w:val="00560914"/>
    <w:rsid w:val="0056454F"/>
    <w:rsid w:val="0057015C"/>
    <w:rsid w:val="00576D2F"/>
    <w:rsid w:val="00577533"/>
    <w:rsid w:val="0058403E"/>
    <w:rsid w:val="005877E3"/>
    <w:rsid w:val="00590864"/>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0C29"/>
    <w:rsid w:val="007379D9"/>
    <w:rsid w:val="00742BD0"/>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D5255"/>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7DB0"/>
    <w:rsid w:val="00A618CD"/>
    <w:rsid w:val="00A70580"/>
    <w:rsid w:val="00A75D96"/>
    <w:rsid w:val="00A80103"/>
    <w:rsid w:val="00A87CB6"/>
    <w:rsid w:val="00AA1215"/>
    <w:rsid w:val="00AA5659"/>
    <w:rsid w:val="00AA6779"/>
    <w:rsid w:val="00AA6878"/>
    <w:rsid w:val="00AB6EF8"/>
    <w:rsid w:val="00AB711D"/>
    <w:rsid w:val="00AC10D3"/>
    <w:rsid w:val="00AC406C"/>
    <w:rsid w:val="00AD07F1"/>
    <w:rsid w:val="00AD2C66"/>
    <w:rsid w:val="00AE4FA4"/>
    <w:rsid w:val="00AF1E9F"/>
    <w:rsid w:val="00AF74AF"/>
    <w:rsid w:val="00B04401"/>
    <w:rsid w:val="00B07C76"/>
    <w:rsid w:val="00B13321"/>
    <w:rsid w:val="00B134B2"/>
    <w:rsid w:val="00B155A8"/>
    <w:rsid w:val="00B16CAF"/>
    <w:rsid w:val="00B2050F"/>
    <w:rsid w:val="00B211B5"/>
    <w:rsid w:val="00B22515"/>
    <w:rsid w:val="00B30EA8"/>
    <w:rsid w:val="00B337F6"/>
    <w:rsid w:val="00B35900"/>
    <w:rsid w:val="00B36419"/>
    <w:rsid w:val="00B43876"/>
    <w:rsid w:val="00B47FF0"/>
    <w:rsid w:val="00B662AB"/>
    <w:rsid w:val="00B71FB5"/>
    <w:rsid w:val="00B97FE1"/>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21A86"/>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16C8"/>
    <w:rsid w:val="00F52AD1"/>
    <w:rsid w:val="00F53EC4"/>
    <w:rsid w:val="00F60F18"/>
    <w:rsid w:val="00F61314"/>
    <w:rsid w:val="00F61329"/>
    <w:rsid w:val="00F62B02"/>
    <w:rsid w:val="00F62F69"/>
    <w:rsid w:val="00F67582"/>
    <w:rsid w:val="00F702ED"/>
    <w:rsid w:val="00F71873"/>
    <w:rsid w:val="00F7755A"/>
    <w:rsid w:val="00F81DE3"/>
    <w:rsid w:val="00F87FE4"/>
    <w:rsid w:val="00F92B3D"/>
    <w:rsid w:val="00FA01F4"/>
    <w:rsid w:val="00FA1A13"/>
    <w:rsid w:val="00FA4F67"/>
    <w:rsid w:val="00FA5558"/>
    <w:rsid w:val="00FA5651"/>
    <w:rsid w:val="00FB3252"/>
    <w:rsid w:val="00FB53D1"/>
    <w:rsid w:val="00FB7994"/>
    <w:rsid w:val="00FC501C"/>
    <w:rsid w:val="00FC6EA6"/>
    <w:rsid w:val="00FD2921"/>
    <w:rsid w:val="00FD72A7"/>
    <w:rsid w:val="00FE3368"/>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B6EB0-6F7A-894C-AB76-568E54274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80</Pages>
  <Words>43541</Words>
  <Characters>248185</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27T21:54:00Z</cp:lastPrinted>
  <dcterms:created xsi:type="dcterms:W3CDTF">2019-03-04T17:02:00Z</dcterms:created>
  <dcterms:modified xsi:type="dcterms:W3CDTF">2019-03-04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